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 xml:space="preserve">This report has been prepared </w:t>
      </w:r>
      <w:proofErr w:type="gramStart"/>
      <w:r>
        <w:rPr>
          <w:lang w:val="en-US"/>
        </w:rPr>
        <w:t>on the basis of</w:t>
      </w:r>
      <w:proofErr w:type="gramEnd"/>
      <w:r>
        <w:rPr>
          <w:lang w:val="en-US"/>
        </w:rPr>
        <w:t xml:space="preserve">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 xml:space="preserve">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E63317">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E63317">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E63317">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E63317">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2640"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E63317" w:rsidRPr="00C454BB" w:rsidRDefault="00E63317"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E63317" w:rsidRPr="00C454BB" w:rsidRDefault="00E63317"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0592"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However, since v0.6 of the protocol, the structure was changed to a leaf and ultra node (peer) structure</w:t>
      </w:r>
      <w:r w:rsidR="001122B2">
        <w:t>.</w:t>
      </w:r>
      <w:r>
        <w:t xml:space="preserve"> </w:t>
      </w:r>
      <w:r w:rsidR="001122B2">
        <w:t>L</w:t>
      </w:r>
      <w:r>
        <w:t>eaf nodes</w:t>
      </w:r>
      <w:r w:rsidR="001122B2">
        <w:t xml:space="preserve"> are</w:t>
      </w:r>
      <w:r>
        <w:t xml:space="preserve"> connected to a small set of ultra nodes (around 3) and the ultra nodes hav</w:t>
      </w:r>
      <w:r w:rsidR="001122B2">
        <w:t>e</w:t>
      </w:r>
      <w:r>
        <w:t xml:space="preserve">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6736"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5712"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E63317" w:rsidRPr="0037635A" w:rsidRDefault="00E63317" w:rsidP="00AF1788">
                            <w:pPr>
                              <w:pStyle w:val="Caption"/>
                              <w:rPr>
                                <w:rFonts w:cs="Times New Roman"/>
                                <w:sz w:val="20"/>
                              </w:rPr>
                            </w:pPr>
                            <w:r>
                              <w:t xml:space="preserve">Figure </w:t>
                            </w:r>
                            <w:r>
                              <w:fldChar w:fldCharType="begin"/>
                            </w:r>
                            <w:r>
                              <w:instrText xml:space="preserve"> SEQ Figure \* ARABIC </w:instrText>
                            </w:r>
                            <w:r>
                              <w:fldChar w:fldCharType="separate"/>
                            </w:r>
                            <w:r w:rsidR="00047DAF">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E63317" w:rsidRPr="0037635A" w:rsidRDefault="00E63317" w:rsidP="00AF1788">
                      <w:pPr>
                        <w:pStyle w:val="Caption"/>
                        <w:rPr>
                          <w:rFonts w:cs="Times New Roman"/>
                          <w:sz w:val="20"/>
                        </w:rPr>
                      </w:pPr>
                      <w:r>
                        <w:t xml:space="preserve">Figure </w:t>
                      </w:r>
                      <w:r>
                        <w:fldChar w:fldCharType="begin"/>
                      </w:r>
                      <w:r>
                        <w:instrText xml:space="preserve"> SEQ Figure \* ARABIC </w:instrText>
                      </w:r>
                      <w:r>
                        <w:fldChar w:fldCharType="separate"/>
                      </w:r>
                      <w:r w:rsidR="00047DAF">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3664"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38784"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E63317" w:rsidRPr="00BC1269" w:rsidRDefault="00E63317" w:rsidP="00953709">
                            <w:pPr>
                              <w:pStyle w:val="Caption"/>
                              <w:rPr>
                                <w:rFonts w:cs="Times New Roman"/>
                                <w:sz w:val="20"/>
                              </w:rPr>
                            </w:pPr>
                            <w:r>
                              <w:t xml:space="preserve">Figure </w:t>
                            </w:r>
                            <w:r>
                              <w:fldChar w:fldCharType="begin"/>
                            </w:r>
                            <w:r>
                              <w:instrText xml:space="preserve"> SEQ Figure \* ARABIC </w:instrText>
                            </w:r>
                            <w:r>
                              <w:fldChar w:fldCharType="separate"/>
                            </w:r>
                            <w:r w:rsidR="00047DAF">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E63317" w:rsidRPr="00BC1269" w:rsidRDefault="00E63317" w:rsidP="00953709">
                      <w:pPr>
                        <w:pStyle w:val="Caption"/>
                        <w:rPr>
                          <w:rFonts w:cs="Times New Roman"/>
                          <w:sz w:val="20"/>
                        </w:rPr>
                      </w:pPr>
                      <w:r>
                        <w:t xml:space="preserve">Figure </w:t>
                      </w:r>
                      <w:r>
                        <w:fldChar w:fldCharType="begin"/>
                      </w:r>
                      <w:r>
                        <w:instrText xml:space="preserve"> SEQ Figure \* ARABIC </w:instrText>
                      </w:r>
                      <w:r>
                        <w:fldChar w:fldCharType="separate"/>
                      </w:r>
                      <w:r w:rsidR="00047DAF">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41856"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E63317" w:rsidRPr="00063EEF" w:rsidRDefault="00E63317"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E63317" w:rsidRPr="00063EEF" w:rsidRDefault="00E63317"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w:t>
      </w:r>
      <w:r w:rsidR="001657C0" w:rsidRPr="003718DE">
        <w:rPr>
          <w:i/>
          <w:iCs/>
        </w:rPr>
        <w:t>successor</w:t>
      </w:r>
      <w:r w:rsidR="001657C0">
        <w:t xml:space="preserve"> of K.</w:t>
      </w:r>
    </w:p>
    <w:p w:rsidR="00010375" w:rsidRDefault="0033184F">
      <w:pPr>
        <w:pStyle w:val="Standard"/>
        <w:ind w:firstLine="0"/>
      </w:pPr>
      <w:r>
        <w:rPr>
          <w:noProof/>
        </w:rPr>
        <w:drawing>
          <wp:anchor distT="0" distB="0" distL="114300" distR="114300" simplePos="0" relativeHeight="251639808"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5700C9" w:rsidRDefault="001657C0">
      <w:pPr>
        <w:pStyle w:val="Standard"/>
        <w:ind w:firstLine="0"/>
      </w:pPr>
      <w:r>
        <w:lastRenderedPageBreak/>
        <w:t>Each node in Chord keeps record of a set of variables:</w:t>
      </w:r>
    </w:p>
    <w:p w:rsidR="005700C9" w:rsidRDefault="005700C9" w:rsidP="005700C9">
      <w:pPr>
        <w:pStyle w:val="Standard"/>
        <w:numPr>
          <w:ilvl w:val="0"/>
          <w:numId w:val="11"/>
        </w:numPr>
      </w:pPr>
      <w:r>
        <w:t>I</w:t>
      </w:r>
      <w:r w:rsidR="001657C0">
        <w:t>ts own ID</w:t>
      </w:r>
      <w:r w:rsidR="005F1158">
        <w:t>.</w:t>
      </w:r>
    </w:p>
    <w:p w:rsidR="005700C9" w:rsidRDefault="005700C9" w:rsidP="005700C9">
      <w:pPr>
        <w:pStyle w:val="Standard"/>
        <w:numPr>
          <w:ilvl w:val="0"/>
          <w:numId w:val="11"/>
        </w:numPr>
      </w:pPr>
      <w:r>
        <w:t>A</w:t>
      </w:r>
      <w:r w:rsidR="001657C0">
        <w:t xml:space="preserve"> pointer to its predecessor</w:t>
      </w:r>
      <w:r w:rsidR="005F1158">
        <w:t>.</w:t>
      </w:r>
    </w:p>
    <w:p w:rsidR="005700C9" w:rsidRDefault="005700C9" w:rsidP="005700C9">
      <w:pPr>
        <w:pStyle w:val="Standard"/>
        <w:numPr>
          <w:ilvl w:val="0"/>
          <w:numId w:val="11"/>
        </w:numPr>
      </w:pPr>
      <w:r>
        <w:t>T</w:t>
      </w:r>
      <w:r w:rsidR="001657C0">
        <w:t xml:space="preserve">he set of keys it </w:t>
      </w:r>
      <w:r w:rsidR="00A34F05">
        <w:t>oversees</w:t>
      </w:r>
      <w:r w:rsidR="005F1158">
        <w:t>.</w:t>
      </w:r>
    </w:p>
    <w:p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r w:rsidR="001657C0">
        <w:rPr>
          <w:i/>
          <w:iCs/>
        </w:rPr>
        <w:t>i</w:t>
      </w:r>
      <w:r w:rsidR="001657C0">
        <w:t xml:space="preserve"> in the table being a node that succeeds by at least 2</w:t>
      </w:r>
      <w:r w:rsidR="001657C0">
        <w:rPr>
          <w:vertAlign w:val="superscript"/>
        </w:rPr>
        <w:t>i-1</w:t>
      </w:r>
      <w:r w:rsidR="001657C0">
        <w:t xml:space="preserve">. </w:t>
      </w:r>
      <w:r w:rsidR="00690DB2">
        <w:t xml:space="preserve">In the naïve implementation of the join </w:t>
      </w:r>
      <w:r w:rsidR="00280339">
        <w:t>process of a node into a network</w:t>
      </w:r>
      <w:r w:rsidR="00690DB2">
        <w:t>, t</w:t>
      </w:r>
      <w:r w:rsidR="001657C0">
        <w:t>hree tasks are executed</w:t>
      </w:r>
      <w:r w:rsidR="00D46333">
        <w:t>:</w:t>
      </w:r>
    </w:p>
    <w:p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rsidR="00D46333" w:rsidRDefault="00D46333" w:rsidP="00D46333">
      <w:pPr>
        <w:pStyle w:val="Standard"/>
        <w:numPr>
          <w:ilvl w:val="0"/>
          <w:numId w:val="12"/>
        </w:numPr>
      </w:pPr>
      <w:r>
        <w:t>T</w:t>
      </w:r>
      <w:r w:rsidR="001657C0">
        <w:t>he finger table entries and predecessors of other nodes in the network are updated</w:t>
      </w:r>
    </w:p>
    <w:p w:rsidR="00D46333" w:rsidRDefault="00D46333" w:rsidP="00D46333">
      <w:pPr>
        <w:pStyle w:val="Standard"/>
        <w:numPr>
          <w:ilvl w:val="0"/>
          <w:numId w:val="12"/>
        </w:numPr>
      </w:pPr>
      <w:r>
        <w:t>U</w:t>
      </w:r>
      <w:r w:rsidR="001657C0">
        <w:t>pper layer software is notified so that the appropriate key transfers can be done</w:t>
      </w:r>
    </w:p>
    <w:p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rsidR="001C6067" w:rsidRDefault="001C6067" w:rsidP="00D46333">
      <w:pPr>
        <w:pStyle w:val="Standard"/>
        <w:ind w:firstLine="0"/>
      </w:pPr>
    </w:p>
    <w:p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rsidR="001C6067" w:rsidRPr="001C6067" w:rsidRDefault="001C6067" w:rsidP="001C6067">
      <w:pPr>
        <w:pStyle w:val="Standard"/>
        <w:numPr>
          <w:ilvl w:val="0"/>
          <w:numId w:val="13"/>
        </w:numPr>
        <w:rPr>
          <w:i/>
          <w:iCs/>
        </w:rPr>
      </w:pPr>
      <w:r w:rsidRPr="001C6067">
        <w:rPr>
          <w:i/>
          <w:iCs/>
        </w:rPr>
        <w:t>fix_</w:t>
      </w:r>
      <w:proofErr w:type="gramStart"/>
      <w:r w:rsidRPr="001C6067">
        <w:rPr>
          <w:i/>
          <w:iCs/>
        </w:rPr>
        <w:t>fingers(</w:t>
      </w:r>
      <w:proofErr w:type="gramEnd"/>
      <w:r w:rsidRPr="001C6067">
        <w:rPr>
          <w:i/>
          <w:iCs/>
        </w:rPr>
        <w:t>)</w:t>
      </w:r>
      <w:r>
        <w:rPr>
          <w:i/>
          <w:iCs/>
        </w:rPr>
        <w:t xml:space="preserve"> </w:t>
      </w:r>
      <w:r>
        <w:t>which refreshes finger table entries one entry for every run.</w:t>
      </w:r>
    </w:p>
    <w:p w:rsidR="001C6067" w:rsidRPr="001C6067" w:rsidRDefault="001C6067" w:rsidP="001C6067">
      <w:pPr>
        <w:pStyle w:val="Standard"/>
        <w:numPr>
          <w:ilvl w:val="0"/>
          <w:numId w:val="13"/>
        </w:numPr>
        <w:rPr>
          <w:i/>
          <w:iCs/>
        </w:rPr>
      </w:pPr>
      <w:r w:rsidRPr="001C6067">
        <w:rPr>
          <w:i/>
          <w:iCs/>
        </w:rPr>
        <w:t>check_</w:t>
      </w:r>
      <w:proofErr w:type="gramStart"/>
      <w:r w:rsidRPr="001C6067">
        <w:rPr>
          <w:i/>
          <w:iCs/>
        </w:rPr>
        <w:t>predecessor(</w:t>
      </w:r>
      <w:proofErr w:type="gramEnd"/>
      <w:r w:rsidRPr="001C6067">
        <w:rPr>
          <w:i/>
          <w:iCs/>
        </w:rPr>
        <w:t>)</w:t>
      </w:r>
      <w:r>
        <w:rPr>
          <w:i/>
          <w:iCs/>
        </w:rPr>
        <w:t xml:space="preserve"> </w:t>
      </w:r>
      <w:r w:rsidR="00624B9D">
        <w:t>which checks the liveness of a predecessor.</w:t>
      </w:r>
    </w:p>
    <w:p w:rsidR="001C6067" w:rsidRDefault="001C6067" w:rsidP="001C6067">
      <w:pPr>
        <w:pStyle w:val="Standard"/>
        <w:numPr>
          <w:ilvl w:val="0"/>
          <w:numId w:val="13"/>
        </w:numPr>
      </w:pPr>
      <w:proofErr w:type="gramStart"/>
      <w:r w:rsidRPr="00BA7E1E">
        <w:rPr>
          <w:i/>
          <w:iCs/>
        </w:rPr>
        <w:t>stabilize(</w:t>
      </w:r>
      <w:proofErr w:type="gramEnd"/>
      <w:r w:rsidRPr="00BA7E1E">
        <w:rPr>
          <w:i/>
          <w:iCs/>
        </w:rPr>
        <w:t>)</w:t>
      </w:r>
      <w:r w:rsidR="00624B9D">
        <w:t xml:space="preserve"> which keeps the successor pointer accurate and notifies a new successor of the node being its predecessor.</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6C202C">
      <w:pPr>
        <w:pStyle w:val="Standard"/>
        <w:ind w:firstLine="0"/>
      </w:pPr>
      <w:r>
        <w:rPr>
          <w:noProof/>
        </w:rPr>
        <w:lastRenderedPageBreak/>
        <mc:AlternateContent>
          <mc:Choice Requires="wps">
            <w:drawing>
              <wp:anchor distT="0" distB="0" distL="114300" distR="114300" simplePos="0" relativeHeight="251646976"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E63317" w:rsidRPr="00761C16" w:rsidRDefault="00E6331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469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E63317" w:rsidRPr="00761C16" w:rsidRDefault="00E6331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48000"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4928"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E63317" w:rsidRPr="00CB1A42" w:rsidRDefault="00E6331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4928"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E63317" w:rsidRPr="00CB1A42" w:rsidRDefault="00E6331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047DAF">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w:lastRenderedPageBreak/>
        <mc:AlternateContent>
          <mc:Choice Requires="wpg">
            <w:drawing>
              <wp:anchor distT="0" distB="0" distL="114300" distR="114300" simplePos="0" relativeHeight="251650048"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E63317" w:rsidRPr="00FD1410" w:rsidRDefault="00E63317"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0048;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E63317" w:rsidRPr="00FD1410" w:rsidRDefault="00E63317"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w:t>
      </w:r>
      <w:r w:rsidR="002319BA">
        <w:lastRenderedPageBreak/>
        <w:t xml:space="preserve">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4144"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E63317" w:rsidRPr="00F23522" w:rsidRDefault="00E63317"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4144"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E63317" w:rsidRPr="00F23522" w:rsidRDefault="00E63317"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58240"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E63317" w:rsidRPr="00C10B06" w:rsidRDefault="00E63317"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58240"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E63317" w:rsidRPr="00C10B06" w:rsidRDefault="00E63317"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78720"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E63317" w:rsidRPr="003070C6" w:rsidRDefault="00E63317"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1pt;margin-top:82.9pt;width:259.4pt;height:185.95pt;z-index:251678720"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E63317" w:rsidRDefault="00E63317"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E63317" w:rsidRDefault="00E63317"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E63317" w:rsidRDefault="00E63317"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E63317" w:rsidRDefault="00E63317"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E63317" w:rsidRPr="003070C6" w:rsidRDefault="00E63317"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7152"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63317" w:rsidRDefault="00E63317"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E63317" w:rsidRPr="00E60209" w:rsidRDefault="00E63317"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697152;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E63317" w:rsidRDefault="00E63317"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E63317" w:rsidRDefault="00E63317"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E63317" w:rsidRDefault="00E63317"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E63317" w:rsidRDefault="00E63317"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E63317" w:rsidRDefault="00E63317"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E63317" w:rsidRPr="00E60209" w:rsidRDefault="00E63317"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1248" behindDoc="0" locked="0" layoutInCell="1" allowOverlap="1">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rsidR="00E63317" w:rsidRPr="00154D1B" w:rsidRDefault="00E63317"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1" o:spid="_x0000_s1065" style="position:absolute;margin-left:-.65pt;margin-top:83.7pt;width:368.8pt;height:218pt;z-index:251701248;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E63317" w:rsidRPr="00154D1B" w:rsidRDefault="00E63317"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691851" w:rsidRDefault="00681A59">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047DAF" w:rsidRDefault="00047DAF">
      <w:r>
        <w:rPr>
          <w:noProof/>
        </w:rPr>
        <w:lastRenderedPageBreak/>
        <mc:AlternateContent>
          <mc:Choice Requires="wpg">
            <w:drawing>
              <wp:anchor distT="0" distB="0" distL="114300" distR="114300" simplePos="0" relativeHeight="251749376" behindDoc="0" locked="0" layoutInCell="1" allowOverlap="1">
                <wp:simplePos x="0" y="0"/>
                <wp:positionH relativeFrom="margin">
                  <wp:align>center</wp:align>
                </wp:positionH>
                <wp:positionV relativeFrom="paragraph">
                  <wp:posOffset>263</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1851" w:rsidRDefault="00691851"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1851" w:rsidRDefault="00691851"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1851" w:rsidRDefault="00691851"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1851" w:rsidRDefault="00691851"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1851" w:rsidRDefault="00691851" w:rsidP="00691851">
                                <w:pPr>
                                  <w:jc w:val="center"/>
                                </w:pPr>
                                <w:r>
                                  <w:t>Physical</w:t>
                                </w:r>
                                <w:r>
                                  <w:t xml:space="preserve">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rsidR="00047DAF" w:rsidRPr="009011CC" w:rsidRDefault="00047DAF"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7" o:spid="_x0000_s1068" style="position:absolute;margin-left:0;margin-top:0;width:438.75pt;height:244.35pt;z-index:251749376;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">
                <v:group id="Group 84" o:spid="_x0000_s1069"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70"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rsidR="00691851" w:rsidRDefault="00691851" w:rsidP="00691851">
                          <w:pPr>
                            <w:jc w:val="center"/>
                          </w:pPr>
                          <w:r>
                            <w:t>Chord Supervisor</w:t>
                          </w:r>
                        </w:p>
                      </w:txbxContent>
                    </v:textbox>
                  </v:roundrect>
                  <v:oval id="Oval 75" o:spid="_x0000_s1071"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rsidR="00691851" w:rsidRDefault="00691851" w:rsidP="00691851">
                          <w:pPr>
                            <w:jc w:val="center"/>
                          </w:pPr>
                          <w:r>
                            <w:t>Communication Layer</w:t>
                          </w:r>
                        </w:p>
                      </w:txbxContent>
                    </v:textbox>
                  </v:oval>
                  <v:oval id="Oval 76" o:spid="_x0000_s1072"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rsidR="00691851" w:rsidRDefault="00691851" w:rsidP="00691851">
                          <w:pPr>
                            <w:jc w:val="center"/>
                          </w:pPr>
                          <w:r>
                            <w:t>Virtual Node</w:t>
                          </w:r>
                        </w:p>
                      </w:txbxContent>
                    </v:textbox>
                  </v:oval>
                  <v:oval id="Oval 77" o:spid="_x0000_s1073"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rsidR="00691851" w:rsidRDefault="00691851" w:rsidP="00691851">
                          <w:pPr>
                            <w:jc w:val="center"/>
                          </w:pPr>
                          <w:r>
                            <w:t>Virtual Node</w:t>
                          </w:r>
                        </w:p>
                      </w:txbxContent>
                    </v:textbox>
                  </v:oval>
                  <v:oval id="Oval 78" o:spid="_x0000_s1074"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rsidR="00691851" w:rsidRDefault="00691851" w:rsidP="00691851">
                          <w:pPr>
                            <w:jc w:val="center"/>
                          </w:pPr>
                          <w:r>
                            <w:t>Physical</w:t>
                          </w:r>
                          <w:r>
                            <w:t xml:space="preserve"> Node</w:t>
                          </w:r>
                        </w:p>
                      </w:txbxContent>
                    </v:textbox>
                  </v:oval>
                  <v:shape id="Rectangle: Single Corner Snipped 79" o:spid="_x0000_s1075"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76"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77"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78"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79"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80"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047DAF" w:rsidRPr="009011CC" w:rsidRDefault="00047DAF"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v:textbox>
                </v:shape>
                <w10:wrap type="topAndBottom" anchorx="margin"/>
              </v:group>
            </w:pict>
          </mc:Fallback>
        </mc:AlternateContent>
      </w:r>
    </w:p>
    <w:p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bookmarkStart w:id="22" w:name="_GoBack"/>
      <w:bookmarkEnd w:id="22"/>
      <w:r w:rsidR="00877011">
        <w:br w:type="page"/>
      </w:r>
    </w:p>
    <w:p w:rsidR="00681A59" w:rsidRDefault="00877011" w:rsidP="00877011">
      <w:pPr>
        <w:pStyle w:val="Heading2"/>
        <w:numPr>
          <w:ilvl w:val="0"/>
          <w:numId w:val="0"/>
        </w:numPr>
        <w:ind w:left="216"/>
      </w:pPr>
      <w:bookmarkStart w:id="23" w:name="_Toc48667829"/>
      <w:r>
        <w:lastRenderedPageBreak/>
        <w:t>5.2 Node</w:t>
      </w:r>
      <w:r w:rsidR="001658C2">
        <w:t xml:space="preserve"> Logic</w:t>
      </w:r>
      <w:bookmarkEnd w:id="23"/>
    </w:p>
    <w:p w:rsidR="001658C2" w:rsidRDefault="0094468B" w:rsidP="0094468B">
      <w:pPr>
        <w:pStyle w:val="Heading3"/>
        <w:numPr>
          <w:ilvl w:val="0"/>
          <w:numId w:val="0"/>
        </w:numPr>
        <w:ind w:left="360"/>
      </w:pPr>
      <w:bookmarkStart w:id="24" w:name="_Toc48667830"/>
      <w:r>
        <w:t>5.2.1 OTP design implementation</w:t>
      </w:r>
      <w:bookmarkEnd w:id="24"/>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5" w:name="_Toc48667831"/>
      <w:r>
        <w:t>5.2.2 Node State</w:t>
      </w:r>
      <w:bookmarkEnd w:id="25"/>
    </w:p>
    <w:p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r w:rsidR="000F4DE0">
        <w:rPr>
          <w:i/>
          <w:iCs/>
        </w:rPr>
        <w:t>init</w:t>
      </w:r>
      <w:r w:rsidR="000F4DE0">
        <w:t xml:space="preserve"> function </w:t>
      </w:r>
      <w:r w:rsidR="00BB17CD">
        <w:t>of</w:t>
      </w:r>
      <w:r w:rsidR="000F4DE0">
        <w:t xml:space="preserve"> the ChordNode module</w:t>
      </w:r>
      <w:r w:rsidR="00BB17CD">
        <w:t>.</w:t>
      </w:r>
    </w:p>
    <w:p w:rsidR="00747450" w:rsidRDefault="00747450" w:rsidP="0032147A"/>
    <w:p w:rsidR="0032147A" w:rsidRDefault="00747450" w:rsidP="0032147A">
      <w:r>
        <w:t>The NodeState struct contains the following fields:</w:t>
      </w:r>
    </w:p>
    <w:p w:rsidR="00747450" w:rsidRDefault="00747450" w:rsidP="00747450">
      <w:pPr>
        <w:pStyle w:val="ListParagraph"/>
        <w:numPr>
          <w:ilvl w:val="0"/>
          <w:numId w:val="14"/>
        </w:numPr>
      </w:pPr>
      <w:r w:rsidRPr="00971D2C">
        <w:rPr>
          <w:u w:val="single"/>
        </w:rPr>
        <w:t>Node</w:t>
      </w:r>
      <w:r>
        <w:t>: An entry containing the node’s own &lt;ID, Address&gt; pair.</w:t>
      </w:r>
    </w:p>
    <w:p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rsidR="00971D2C" w:rsidRDefault="00971D2C" w:rsidP="00747450">
      <w:pPr>
        <w:pStyle w:val="ListParagraph"/>
        <w:numPr>
          <w:ilvl w:val="0"/>
          <w:numId w:val="14"/>
        </w:numPr>
      </w:pPr>
      <w:r>
        <w:rPr>
          <w:u w:val="single"/>
        </w:rPr>
        <w:t>Finger</w:t>
      </w:r>
      <w:r>
        <w:t xml:space="preserve">: Contains a map object with each key </w:t>
      </w:r>
      <w:r>
        <w:rPr>
          <w:i/>
          <w:iCs/>
        </w:rPr>
        <w:t xml:space="preserve">i </w:t>
      </w:r>
      <w:r>
        <w:t>representing a node with an ID 2</w:t>
      </w:r>
      <w:r>
        <w:rPr>
          <w:vertAlign w:val="superscript"/>
        </w:rPr>
        <w:t>i-1</w:t>
      </w:r>
      <w:r>
        <w:t xml:space="preserve"> greater than the current node.</w:t>
      </w:r>
    </w:p>
    <w:p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rsidR="00756B15" w:rsidRDefault="00756B15" w:rsidP="00747450">
      <w:pPr>
        <w:pStyle w:val="ListParagraph"/>
        <w:numPr>
          <w:ilvl w:val="0"/>
          <w:numId w:val="14"/>
        </w:numPr>
      </w:pPr>
      <w:r w:rsidRPr="00756B15">
        <w:rPr>
          <w:u w:val="single"/>
        </w:rPr>
        <w:t>Storage</w:t>
      </w:r>
      <w:r>
        <w:t>_</w:t>
      </w:r>
      <w:r w:rsidRPr="00756B15">
        <w:rPr>
          <w:u w:val="single"/>
        </w:rPr>
        <w:t>ref</w:t>
      </w:r>
      <w:r>
        <w:t>: The node logic in this project is also handling data storage and is using an Elixir ETS table to do so. A reference to the node’s table is stored in this field.</w:t>
      </w:r>
    </w:p>
    <w:p w:rsidR="00756B15" w:rsidRDefault="00756B15" w:rsidP="00747450">
      <w:pPr>
        <w:pStyle w:val="ListParagraph"/>
        <w:numPr>
          <w:ilvl w:val="0"/>
          <w:numId w:val="14"/>
        </w:numPr>
      </w:pPr>
      <w:r>
        <w:rPr>
          <w:u w:val="single"/>
        </w:rPr>
        <w:t xml:space="preserve">Stabilization_interval:  </w:t>
      </w:r>
      <w:r>
        <w:t xml:space="preserve">The interval a node waits to run the </w:t>
      </w:r>
      <w:proofErr w:type="gramStart"/>
      <w:r>
        <w:rPr>
          <w:i/>
          <w:iCs/>
        </w:rPr>
        <w:t>stabilize(</w:t>
      </w:r>
      <w:proofErr w:type="gramEnd"/>
      <w:r>
        <w:rPr>
          <w:i/>
          <w:iCs/>
        </w:rPr>
        <w:t>)</w:t>
      </w:r>
      <w:r>
        <w:t xml:space="preserve"> function.</w:t>
      </w:r>
    </w:p>
    <w:p w:rsidR="00756B15" w:rsidRDefault="00756B15" w:rsidP="00747450">
      <w:pPr>
        <w:pStyle w:val="ListParagraph"/>
        <w:numPr>
          <w:ilvl w:val="0"/>
          <w:numId w:val="14"/>
        </w:numPr>
      </w:pPr>
      <w:r>
        <w:rPr>
          <w:u w:val="single"/>
        </w:rPr>
        <w:t>Finger_fix_interval:</w:t>
      </w:r>
      <w:r>
        <w:t xml:space="preserve"> The interval a node waits to run the </w:t>
      </w:r>
      <w:r>
        <w:rPr>
          <w:i/>
          <w:iCs/>
        </w:rPr>
        <w:t>fix_</w:t>
      </w:r>
      <w:proofErr w:type="gramStart"/>
      <w:r>
        <w:rPr>
          <w:i/>
          <w:iCs/>
        </w:rPr>
        <w:t>fingers(</w:t>
      </w:r>
      <w:proofErr w:type="gramEnd"/>
      <w:r>
        <w:rPr>
          <w:i/>
          <w:iCs/>
        </w:rPr>
        <w:t>)</w:t>
      </w:r>
      <w:r>
        <w:t xml:space="preserve"> function.</w:t>
      </w:r>
    </w:p>
    <w:p w:rsidR="00756B15" w:rsidRDefault="00756B15" w:rsidP="00747450">
      <w:pPr>
        <w:pStyle w:val="ListParagraph"/>
        <w:numPr>
          <w:ilvl w:val="0"/>
          <w:numId w:val="14"/>
        </w:numPr>
      </w:pPr>
      <w:r>
        <w:rPr>
          <w:u w:val="single"/>
        </w:rPr>
        <w:t>Predecessor_check_interval:</w:t>
      </w:r>
      <w:r>
        <w:t xml:space="preserve"> The interval a node waits to run the </w:t>
      </w:r>
      <w:r>
        <w:rPr>
          <w:i/>
          <w:iCs/>
        </w:rPr>
        <w:t>check_</w:t>
      </w:r>
      <w:proofErr w:type="gramStart"/>
      <w:r>
        <w:rPr>
          <w:i/>
          <w:iCs/>
        </w:rPr>
        <w:t>predecessor(</w:t>
      </w:r>
      <w:proofErr w:type="gramEnd"/>
      <w:r>
        <w:rPr>
          <w:i/>
          <w:iCs/>
        </w:rPr>
        <w:t>)</w:t>
      </w:r>
      <w:r>
        <w:t xml:space="preserve"> function.</w:t>
      </w:r>
    </w:p>
    <w:p w:rsidR="00756B15" w:rsidRDefault="00756B15" w:rsidP="00747450">
      <w:pPr>
        <w:pStyle w:val="ListParagraph"/>
        <w:numPr>
          <w:ilvl w:val="0"/>
          <w:numId w:val="14"/>
        </w:numPr>
      </w:pPr>
      <w:r>
        <w:rPr>
          <w:u w:val="single"/>
        </w:rPr>
        <w:t>Next_fix_finger:</w:t>
      </w:r>
      <w:r>
        <w:t xml:space="preserve"> The next entry in the finger table that </w:t>
      </w:r>
      <w:r>
        <w:rPr>
          <w:i/>
          <w:iCs/>
        </w:rPr>
        <w:t>fix_</w:t>
      </w:r>
      <w:proofErr w:type="gramStart"/>
      <w:r>
        <w:rPr>
          <w:i/>
          <w:iCs/>
        </w:rPr>
        <w:t>fingers(</w:t>
      </w:r>
      <w:proofErr w:type="gramEnd"/>
      <w:r>
        <w:rPr>
          <w:i/>
          <w:iCs/>
        </w:rPr>
        <w:t>)</w:t>
      </w:r>
      <w:r w:rsidR="002C077E">
        <w:t xml:space="preserve"> is going to maintain.</w:t>
      </w:r>
    </w:p>
    <w:p w:rsidR="00427690" w:rsidRDefault="00427690" w:rsidP="00747450">
      <w:pPr>
        <w:pStyle w:val="ListParagraph"/>
        <w:numPr>
          <w:ilvl w:val="0"/>
          <w:numId w:val="14"/>
        </w:numPr>
      </w:pPr>
      <w:r>
        <w:rPr>
          <w:u w:val="single"/>
        </w:rPr>
        <w:t>Bit_size:</w:t>
      </w:r>
      <w:r>
        <w:t xml:space="preserve"> The bit size in use in the network. Used for example in </w:t>
      </w:r>
      <w:r>
        <w:rPr>
          <w:i/>
          <w:iCs/>
        </w:rPr>
        <w:t>fix_</w:t>
      </w:r>
      <w:proofErr w:type="gramStart"/>
      <w:r>
        <w:rPr>
          <w:i/>
          <w:iCs/>
        </w:rPr>
        <w:t>fingers(</w:t>
      </w:r>
      <w:proofErr w:type="gramEnd"/>
      <w:r>
        <w:rPr>
          <w:i/>
          <w:iCs/>
        </w:rPr>
        <w:t xml:space="preserve">) </w:t>
      </w:r>
      <w:r>
        <w:t>to start maintaining entries at the start of the identifier circle when it reaches the largest value of the network.</w:t>
      </w:r>
    </w:p>
    <w:p w:rsidR="00937CFF" w:rsidRDefault="00937CFF">
      <w:r>
        <w:br w:type="page"/>
      </w:r>
    </w:p>
    <w:p w:rsidR="00B004F2" w:rsidRDefault="00B004F2" w:rsidP="00B004F2">
      <w:pPr>
        <w:pStyle w:val="Heading3"/>
        <w:numPr>
          <w:ilvl w:val="0"/>
          <w:numId w:val="0"/>
        </w:numPr>
        <w:ind w:left="360"/>
      </w:pPr>
      <w:bookmarkStart w:id="26" w:name="_Toc48667832"/>
      <w:r>
        <w:lastRenderedPageBreak/>
        <w:t>5.2.3 Node Object Representation</w:t>
      </w:r>
      <w:bookmarkEnd w:id="26"/>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7" w:name="_Toc48667833"/>
      <w:r>
        <w:t>5.2.</w:t>
      </w:r>
      <w:r w:rsidR="00B004F2">
        <w:t>4</w:t>
      </w:r>
      <w:r>
        <w:t xml:space="preserve"> Synchronous Callback Example</w:t>
      </w:r>
      <w:bookmarkEnd w:id="27"/>
    </w:p>
    <w:p w:rsidR="00937CFF" w:rsidRDefault="00263D3D" w:rsidP="00937CFF">
      <w:r>
        <w:rPr>
          <w:noProof/>
        </w:rPr>
        <mc:AlternateContent>
          <mc:Choice Requires="wpg">
            <w:drawing>
              <wp:anchor distT="0" distB="0" distL="114300" distR="114300" simplePos="0" relativeHeight="251709440"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E63317" w:rsidRPr="002A4B48" w:rsidRDefault="00E63317"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81" style="position:absolute;margin-left:23.8pt;margin-top:45.65pt;width:321.25pt;height:112.6pt;z-index:251709440"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8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28" o:title="A screen shot of a computer&#10;&#10;Description automatically generated"/>
                </v:shape>
                <v:shape id="Text Box 56" o:spid="_x0000_s108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E63317" w:rsidRPr="002A4B48" w:rsidRDefault="00E63317"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 xml:space="preserve">callbacks is a tuple with the format </w:t>
      </w:r>
      <w:proofErr w:type="gramStart"/>
      <w:r w:rsidR="00EE4112">
        <w:t>{:reply</w:t>
      </w:r>
      <w:proofErr w:type="gramEnd"/>
      <w:r w:rsidR="00EE4112">
        <w:t>,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8" w:name="_Toc48667834"/>
      <w:r>
        <w:t>5.2.</w:t>
      </w:r>
      <w:r w:rsidR="00B004F2">
        <w:t>5</w:t>
      </w:r>
      <w:r>
        <w:t xml:space="preserve"> Asynchronous Callback Example</w:t>
      </w:r>
      <w:bookmarkEnd w:id="28"/>
    </w:p>
    <w:p w:rsidR="00937CFF" w:rsidRDefault="00C52B84" w:rsidP="00937CFF">
      <w:r>
        <w:rPr>
          <w:noProof/>
        </w:rPr>
        <mc:AlternateContent>
          <mc:Choice Requires="wpg">
            <w:drawing>
              <wp:anchor distT="0" distB="0" distL="114300" distR="114300" simplePos="0" relativeHeight="251713536"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E63317" w:rsidRPr="006719D4" w:rsidRDefault="00E63317"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84" style="position:absolute;margin-left:-6.1pt;margin-top:61.15pt;width:371.05pt;height:191.4pt;z-index:251713536"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8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0" o:title="A screenshot of a computer screen&#10;&#10;Description automatically generated"/>
                </v:shape>
                <v:shape id="Text Box 59" o:spid="_x0000_s108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E63317" w:rsidRPr="006719D4" w:rsidRDefault="00E63317"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r w:rsidR="00701A2B">
        <w:rPr>
          <w:i/>
          <w:iCs/>
        </w:rPr>
        <w:t>handle_cas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w:t>
      </w:r>
      <w:r w:rsidR="009F28A6">
        <w:t xml:space="preserve">callbacks </w:t>
      </w:r>
      <w:r w:rsidR="00C52B84">
        <w:t xml:space="preserve">are accessed in this case by calling </w:t>
      </w:r>
      <w:r w:rsidR="00C52B84">
        <w:rPr>
          <w:i/>
          <w:iCs/>
        </w:rPr>
        <w:t>GenServer.cas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noreply</w:t>
      </w:r>
      <w:proofErr w:type="gramEnd"/>
      <w:r w:rsidR="00C52B84">
        <w:t xml:space="preserve">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check_</w:t>
      </w:r>
      <w:proofErr w:type="gramStart"/>
      <w:r w:rsidR="008E4E42">
        <w:rPr>
          <w:i/>
          <w:iCs/>
        </w:rPr>
        <w:t>predecessor(</w:t>
      </w:r>
      <w:proofErr w:type="gramEnd"/>
      <w:r w:rsidR="008E4E42">
        <w:rPr>
          <w:i/>
          <w:iCs/>
        </w:rPr>
        <w:t xml:space="preserve">) </w:t>
      </w:r>
      <w:r w:rsidR="008E4E42">
        <w:t xml:space="preserve">which checks if a node’s predecessor has failed. The function below runs </w:t>
      </w:r>
      <w:r w:rsidR="008E4E42">
        <w:rPr>
          <w:i/>
          <w:iCs/>
        </w:rPr>
        <w:t>check_</w:t>
      </w:r>
      <w:proofErr w:type="gramStart"/>
      <w:r w:rsidR="008E4E42">
        <w:rPr>
          <w:i/>
          <w:iCs/>
        </w:rPr>
        <w:t>predecessor(</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17632"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E63317" w:rsidRPr="005533AD" w:rsidRDefault="00E63317"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7" style="position:absolute;margin-left:23.8pt;margin-top:14.15pt;width:320.3pt;height:108.5pt;z-index:251717632"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8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2" o:title="A close up of a screen&#10;&#10;Description automatically generated"/>
                </v:shape>
                <v:shape id="Text Box 62" o:spid="_x0000_s108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E63317" w:rsidRPr="005533AD" w:rsidRDefault="00E63317"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9" w:name="_Toc48667835"/>
      <w:r>
        <w:t>5.2.</w:t>
      </w:r>
      <w:r w:rsidR="00B004F2">
        <w:t>6</w:t>
      </w:r>
      <w:r>
        <w:t xml:space="preserve"> Finger Table</w:t>
      </w:r>
      <w:bookmarkEnd w:id="29"/>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w:t>
      </w:r>
      <w:proofErr w:type="gramStart"/>
      <w:r w:rsidR="00EB6239">
        <w:t>time</w:t>
      </w:r>
      <w:proofErr w:type="gramEnd"/>
      <w:r w:rsidR="00EB6239">
        <w:t xml:space="preserv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30" w:name="_Toc48667836"/>
      <w:r>
        <w:t>5.2.</w:t>
      </w:r>
      <w:r w:rsidR="00B004F2">
        <w:t>7</w:t>
      </w:r>
      <w:r>
        <w:t xml:space="preserve"> Load balancing</w:t>
      </w:r>
      <w:bookmarkEnd w:id="30"/>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1" w:name="_Toc48667837"/>
      <w:r>
        <w:lastRenderedPageBreak/>
        <w:t>5.2.</w:t>
      </w:r>
      <w:r w:rsidR="00B004F2">
        <w:t>8</w:t>
      </w:r>
      <w:r>
        <w:t xml:space="preserve"> Voluntary Node Departure</w:t>
      </w:r>
      <w:bookmarkEnd w:id="31"/>
    </w:p>
    <w:p w:rsidR="00716D6B" w:rsidRPr="00716D6B" w:rsidRDefault="00492067" w:rsidP="00716D6B">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GenServer’s </w:t>
      </w:r>
      <w:proofErr w:type="gramStart"/>
      <w:r w:rsidR="00BD3276">
        <w:rPr>
          <w:i/>
          <w:iCs/>
        </w:rPr>
        <w:t>terminate(</w:t>
      </w:r>
      <w:proofErr w:type="gramEnd"/>
      <w:r w:rsidR="00BD3276">
        <w:rPr>
          <w:i/>
          <w:iCs/>
        </w:rPr>
        <w:t xml:space="preserve">) </w:t>
      </w:r>
      <w:r w:rsidR="00BD3276">
        <w:t>callback</w:t>
      </w:r>
      <w:r w:rsidR="00C34F06">
        <w:t>,</w:t>
      </w:r>
      <w:r w:rsidR="00BD3276">
        <w:t xml:space="preserve"> which is called if an exception is raised in the node process or the process supervisor sends an exit signal.</w:t>
      </w:r>
    </w:p>
    <w:p w:rsidR="00937CFF" w:rsidRDefault="00937CFF" w:rsidP="00937CFF"/>
    <w:p w:rsidR="007358BF" w:rsidRPr="007358BF" w:rsidRDefault="007358BF" w:rsidP="00A44F46">
      <w:pPr>
        <w:pStyle w:val="Heading2"/>
        <w:numPr>
          <w:ilvl w:val="0"/>
          <w:numId w:val="0"/>
        </w:numPr>
        <w:ind w:left="216"/>
      </w:pPr>
      <w:bookmarkStart w:id="32" w:name="_Toc48667838"/>
      <w:r>
        <w:t>5.3 Communication Layer</w:t>
      </w:r>
      <w:bookmarkEnd w:id="32"/>
    </w:p>
    <w:p w:rsidR="00CD7D8D" w:rsidRDefault="00CD7D8D" w:rsidP="00CD7D8D">
      <w:pPr>
        <w:pStyle w:val="Heading3"/>
        <w:numPr>
          <w:ilvl w:val="0"/>
          <w:numId w:val="0"/>
        </w:numPr>
        <w:ind w:left="360"/>
      </w:pPr>
      <w:bookmarkStart w:id="33" w:name="_Toc48667839"/>
      <w:r>
        <w:t>5.3.1 gRPC vs. JSON-RPC</w:t>
      </w:r>
      <w:bookmarkEnd w:id="33"/>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 (protobufs).</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4" w:name="_Toc48667840"/>
      <w:r>
        <w:t>5.3.2 JSON-RPC Server</w:t>
      </w:r>
      <w:bookmarkEnd w:id="34"/>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w:t>
      </w:r>
      <w:proofErr w:type="gramStart"/>
      <w:r>
        <w:t>system,,</w:t>
      </w:r>
      <w:proofErr w:type="gramEnd"/>
      <w:r>
        <w:t xml:space="preserve">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r w:rsidR="003C7A8B">
        <w:rPr>
          <w:i/>
          <w:iCs/>
        </w:rPr>
        <w:t>find_</w:t>
      </w:r>
      <w:proofErr w:type="gramStart"/>
      <w:r w:rsidR="003C7A8B">
        <w:rPr>
          <w:i/>
          <w:iCs/>
        </w:rPr>
        <w:t>successor(</w:t>
      </w:r>
      <w:proofErr w:type="gramEnd"/>
      <w:r w:rsidR="003C7A8B">
        <w:rPr>
          <w:i/>
          <w:iCs/>
        </w:rPr>
        <w:t>)</w:t>
      </w:r>
      <w:r w:rsidR="003C7A8B">
        <w:t xml:space="preserve"> method shown below.</w:t>
      </w:r>
    </w:p>
    <w:p w:rsidR="00937CFF" w:rsidRDefault="00FD5F0F" w:rsidP="00937CFF">
      <w:r>
        <w:rPr>
          <w:noProof/>
        </w:rPr>
        <mc:AlternateContent>
          <mc:Choice Requires="wpg">
            <w:drawing>
              <wp:anchor distT="0" distB="0" distL="114300" distR="114300" simplePos="0" relativeHeight="251721728"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E63317" w:rsidRPr="00F6330B" w:rsidRDefault="00E63317"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90" style="position:absolute;margin-left:0;margin-top:32.2pt;width:335.2pt;height:75.25pt;z-index:251721728;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09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4" o:title="A close up of a screen&#10;&#10;Description automatically generated"/>
                </v:shape>
                <v:shape id="Text Box 34" o:spid="_x0000_s109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E63317" w:rsidRPr="00F6330B" w:rsidRDefault="00E63317"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Pr="00320057" w:rsidRDefault="00320057" w:rsidP="00320057"/>
    <w:p w:rsidR="00320057" w:rsidRDefault="00123C37" w:rsidP="00123C37">
      <w:pPr>
        <w:pStyle w:val="Heading3"/>
        <w:numPr>
          <w:ilvl w:val="0"/>
          <w:numId w:val="0"/>
        </w:numPr>
        <w:ind w:left="360"/>
      </w:pPr>
      <w:bookmarkStart w:id="35" w:name="_Toc48667841"/>
      <w:r>
        <w:t>5.3.3 JSON-RPC Client</w:t>
      </w:r>
      <w:bookmarkEnd w:id="35"/>
    </w:p>
    <w:p w:rsidR="00320057" w:rsidRPr="003E205E" w:rsidRDefault="003E205E" w:rsidP="00320057">
      <w:r>
        <w:rPr>
          <w:noProof/>
        </w:rPr>
        <mc:AlternateContent>
          <mc:Choice Requires="wpg">
            <w:drawing>
              <wp:anchor distT="0" distB="0" distL="114300" distR="114300" simplePos="0" relativeHeight="251725824"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E63317" w:rsidRPr="003968C1" w:rsidRDefault="00E63317"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93" style="position:absolute;margin-left:0;margin-top:84.75pt;width:337.9pt;height:128.9pt;z-index:251725824;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09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6" o:title="A picture containing screen, clock, monitor, mounted&#10;&#10;Description automatically generated"/>
                </v:shape>
                <v:shape id="Text Box 65" o:spid="_x0000_s109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E63317" w:rsidRPr="003968C1" w:rsidRDefault="00E63317"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6" w:name="_Toc48667842"/>
      <w:r>
        <w:t>5.3.4 Simulating Remote Function Calls</w:t>
      </w:r>
      <w:bookmarkEnd w:id="36"/>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r w:rsidR="00694EFA">
        <w:rPr>
          <w:i/>
          <w:iCs/>
        </w:rPr>
        <w:t>find_</w:t>
      </w:r>
      <w:proofErr w:type="gramStart"/>
      <w:r w:rsidR="00694EFA">
        <w:rPr>
          <w:i/>
          <w:iCs/>
        </w:rPr>
        <w:t>successor(</w:t>
      </w:r>
      <w:proofErr w:type="gramEnd"/>
      <w:r w:rsidR="00694EFA">
        <w:rPr>
          <w:i/>
          <w:iCs/>
        </w:rPr>
        <w:t>)</w:t>
      </w:r>
      <w:r w:rsidR="00694EFA">
        <w:t xml:space="preserve"> as an example again, invoking this method, assuming invocation by calling </w:t>
      </w:r>
      <w:r w:rsidR="00694EFA">
        <w:rPr>
          <w:i/>
          <w:iCs/>
        </w:rPr>
        <w:t>RemoteNode.find_successor()</w:t>
      </w:r>
      <w:r w:rsidR="00694EFA">
        <w:t>, the function in the transport simulation module would have the same logic as figure 17 of the JSON-RPC server.</w:t>
      </w:r>
    </w:p>
    <w:p w:rsidR="00836AC4" w:rsidRDefault="00836AC4" w:rsidP="00726BC9"/>
    <w:p w:rsidR="00DD0F38" w:rsidRDefault="00DD0F38">
      <w:pPr>
        <w:rPr>
          <w:rFonts w:eastAsia="MS ????"/>
          <w:b/>
          <w:bCs/>
          <w:sz w:val="28"/>
          <w:szCs w:val="26"/>
          <w:lang w:val="en-GB"/>
        </w:rPr>
      </w:pPr>
      <w:r>
        <w:br w:type="page"/>
      </w:r>
    </w:p>
    <w:p w:rsidR="00836AC4" w:rsidRDefault="00836AC4" w:rsidP="00836AC4">
      <w:pPr>
        <w:pStyle w:val="Heading2"/>
        <w:numPr>
          <w:ilvl w:val="0"/>
          <w:numId w:val="0"/>
        </w:numPr>
        <w:ind w:left="216"/>
      </w:pPr>
      <w:bookmarkStart w:id="37" w:name="_Toc48667843"/>
      <w:r>
        <w:lastRenderedPageBreak/>
        <w:t>5.4 Storage Layer</w:t>
      </w:r>
      <w:bookmarkEnd w:id="37"/>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proofErr w:type="gramStart"/>
      <w:r w:rsidR="0082591B">
        <w:t>rather</w:t>
      </w:r>
      <w:r w:rsidR="00C05F0D">
        <w:t>,</w:t>
      </w:r>
      <w:proofErr w:type="gramEnd"/>
      <w:r>
        <w:t xml:space="preserve"> they are used in node stabilization and departure functions when handing over keys to another node</w:t>
      </w:r>
      <w:r w:rsidR="0074083B">
        <w:t>.</w:t>
      </w:r>
    </w:p>
    <w:p w:rsidR="0082591B" w:rsidRDefault="0082591B" w:rsidP="00836AC4"/>
    <w:p w:rsidR="0082591B" w:rsidRDefault="0082591B" w:rsidP="0082591B">
      <w:pPr>
        <w:pStyle w:val="Heading2"/>
        <w:numPr>
          <w:ilvl w:val="0"/>
          <w:numId w:val="0"/>
        </w:numPr>
        <w:ind w:left="216"/>
      </w:pPr>
      <w:bookmarkStart w:id="38" w:name="_Toc48667844"/>
      <w:r>
        <w:t>5.5 Library Entry Point</w:t>
      </w:r>
      <w:bookmarkEnd w:id="38"/>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w:t>
      </w:r>
      <w:proofErr w:type="gramStart"/>
      <w:r w:rsidR="0080745F">
        <w:rPr>
          <w:i/>
          <w:iCs/>
        </w:rPr>
        <w:t>env(</w:t>
      </w:r>
      <w:proofErr w:type="gramEnd"/>
      <w:r w:rsidR="0080745F">
        <w:rPr>
          <w:i/>
          <w:iCs/>
        </w:rPr>
        <w:t>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29920"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E63317" w:rsidRPr="0058303E" w:rsidRDefault="00E63317"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096" style="position:absolute;margin-left:0;margin-top:114.2pt;width:291.35pt;height:74.55pt;z-index:251729920;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9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38" o:title="A close up of a screen&#10;&#10;Description automatically generated"/>
                </v:shape>
                <v:shape id="Text Box 68" o:spid="_x0000_s109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E63317" w:rsidRPr="0058303E" w:rsidRDefault="00E63317"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47DAF">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w:t>
      </w:r>
      <w:proofErr w:type="gramStart"/>
      <w:r>
        <w:rPr>
          <w:i/>
          <w:iCs/>
        </w:rPr>
        <w:t>link(</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rsidR="001F635D" w:rsidRDefault="001F635D" w:rsidP="0082591B">
      <w:r>
        <w:lastRenderedPageBreak/>
        <w:t xml:space="preserve">Other functions in this layer are a </w:t>
      </w:r>
      <w:proofErr w:type="gramStart"/>
      <w:r>
        <w:rPr>
          <w:i/>
          <w:iCs/>
        </w:rPr>
        <w:t>stop(</w:t>
      </w:r>
      <w:proofErr w:type="gramEnd"/>
      <w:r>
        <w:rPr>
          <w:i/>
          <w:iCs/>
        </w:rPr>
        <w:t>)</w:t>
      </w:r>
      <w:r>
        <w:t xml:space="preserve"> function which calls </w:t>
      </w:r>
      <w:r>
        <w:rPr>
          <w:i/>
          <w:iCs/>
        </w:rPr>
        <w:t>Supervisor.stop()</w:t>
      </w:r>
      <w:r w:rsidR="0088025D">
        <w:t xml:space="preserve"> to</w:t>
      </w:r>
      <w:r>
        <w:t xml:space="preserve"> halt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StateAgent,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is added to either the config.exs file</w:t>
      </w:r>
      <w:r w:rsidR="00E63317">
        <w:t xml:space="preserve"> before running the application</w:t>
      </w:r>
      <w:r w:rsidR="00B25403">
        <w:t xml:space="preserve"> or</w:t>
      </w:r>
      <w:r w:rsidR="00E63317">
        <w:t xml:space="preserve"> using</w:t>
      </w:r>
      <w:r w:rsidR="00B25403">
        <w:t xml:space="preserve"> </w:t>
      </w:r>
      <w:r w:rsidR="00B25403">
        <w:rPr>
          <w:i/>
          <w:iCs/>
        </w:rPr>
        <w:t>Application.put_</w:t>
      </w:r>
      <w:proofErr w:type="gramStart"/>
      <w:r w:rsidR="00B25403">
        <w:rPr>
          <w:i/>
          <w:iCs/>
        </w:rPr>
        <w:t>env(</w:t>
      </w:r>
      <w:proofErr w:type="gramEnd"/>
      <w:r w:rsidR="00B25403">
        <w:rPr>
          <w:i/>
          <w:iCs/>
        </w:rPr>
        <w:t>)</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9" w:name="_Toc48667845"/>
      <w:r>
        <w:lastRenderedPageBreak/>
        <w:t>Testing</w:t>
      </w:r>
      <w:bookmarkEnd w:id="39"/>
    </w:p>
    <w:p w:rsidR="00450A56" w:rsidRDefault="00450A56" w:rsidP="00450A56">
      <w:pPr>
        <w:pStyle w:val="Heading1"/>
        <w:numPr>
          <w:ilvl w:val="0"/>
          <w:numId w:val="4"/>
        </w:numPr>
      </w:pPr>
      <w:bookmarkStart w:id="40" w:name="_Toc48667846"/>
      <w:r>
        <w:lastRenderedPageBreak/>
        <w:t>Future Work</w:t>
      </w:r>
      <w:bookmarkEnd w:id="40"/>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1" w:name="_Toc48667847"/>
      <w:r>
        <w:lastRenderedPageBreak/>
        <w:t xml:space="preserve">How To Use </w:t>
      </w:r>
      <w:r w:rsidR="003274B5">
        <w:t>This</w:t>
      </w:r>
      <w:r>
        <w:t xml:space="preserve"> </w:t>
      </w:r>
      <w:proofErr w:type="gramStart"/>
      <w:r>
        <w:t>Project</w:t>
      </w:r>
      <w:bookmarkEnd w:id="41"/>
      <w:proofErr w:type="gramEnd"/>
    </w:p>
    <w:p w:rsidR="00580750" w:rsidRDefault="00580750" w:rsidP="00580750">
      <w:pPr>
        <w:pStyle w:val="Heading2"/>
        <w:numPr>
          <w:ilvl w:val="0"/>
          <w:numId w:val="0"/>
        </w:numPr>
        <w:ind w:left="216"/>
      </w:pPr>
      <w:bookmarkStart w:id="42" w:name="_Toc48667848"/>
      <w:r>
        <w:t>8.1 Pre</w:t>
      </w:r>
      <w:r w:rsidR="0099508A">
        <w:t>-</w:t>
      </w:r>
      <w:r>
        <w:t>requisites</w:t>
      </w:r>
      <w:bookmarkEnd w:id="42"/>
    </w:p>
    <w:p w:rsidR="00FF10C8" w:rsidRDefault="00580750" w:rsidP="00580750">
      <w:r>
        <w:t>Running the project code requires Elixir v1.10 or later installed on the computer</w:t>
      </w:r>
      <w:r w:rsidR="0099508A">
        <w:t xml:space="preserve"> with installation instructions available at </w:t>
      </w:r>
      <w:hyperlink r:id="rId39"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3" w:name="_Toc48667849"/>
      <w:r>
        <w:t>8.2 Downloading dependencies</w:t>
      </w:r>
      <w:bookmarkEnd w:id="43"/>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4" w:name="_Toc48667850"/>
      <w:r>
        <w:t>8.3 Setting environment variables</w:t>
      </w:r>
      <w:bookmarkEnd w:id="44"/>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proofErr w:type="gramStart"/>
      <w:r>
        <w:rPr>
          <w:i/>
          <w:iCs/>
        </w:rPr>
        <w:t>config :chord</w:t>
      </w:r>
      <w:proofErr w:type="gramEnd"/>
      <w:r>
        <w:rPr>
          <w:i/>
          <w:iCs/>
        </w:rPr>
        <w:t>.</w:t>
      </w:r>
    </w:p>
    <w:p w:rsidR="00FF10C8" w:rsidRDefault="00FF10C8" w:rsidP="00FF10C8">
      <w:pPr>
        <w:pStyle w:val="Heading2"/>
        <w:numPr>
          <w:ilvl w:val="0"/>
          <w:numId w:val="0"/>
        </w:numPr>
        <w:ind w:left="216"/>
      </w:pPr>
      <w:bookmarkStart w:id="45" w:name="_Toc48667851"/>
      <w:r>
        <w:t>8.</w:t>
      </w:r>
      <w:r w:rsidR="00BD4022">
        <w:t>4</w:t>
      </w:r>
      <w:r>
        <w:t xml:space="preserve"> Running in interactive shell</w:t>
      </w:r>
      <w:bookmarkEnd w:id="45"/>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bookmarkStart w:id="46" w:name="_Toc48667852"/>
      <w:r>
        <w:t>8.4.1 Running in normal mode</w:t>
      </w:r>
      <w:bookmarkEnd w:id="46"/>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bookmarkStart w:id="47" w:name="_Toc48667853"/>
      <w:r>
        <w:t>8.4.2 Running in simulation mode</w:t>
      </w:r>
      <w:bookmarkEnd w:id="47"/>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8" w:name="_Toc48667854"/>
      <w:r>
        <w:lastRenderedPageBreak/>
        <w:t>Professional Issues</w:t>
      </w:r>
      <w:bookmarkEnd w:id="48"/>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r>
        <w:rPr>
          <w:i/>
          <w:iCs/>
        </w:rPr>
        <w:t xml:space="preserve">iex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s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Ecto </w:t>
      </w:r>
      <w:r w:rsidR="00E24CAF">
        <w:t>Object-Relational Mapping framework. Additionally, I aim to look for open source distributed system projects as an alterati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0"/>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134542" w:rsidRPr="00134542" w:rsidRDefault="001657C0" w:rsidP="0013454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134542" w:rsidRPr="00134542">
        <w:rPr>
          <w:noProof/>
          <w:szCs w:val="24"/>
        </w:rPr>
        <w:t>[1]</w:t>
      </w:r>
      <w:r w:rsidR="00134542" w:rsidRPr="00134542">
        <w:rPr>
          <w:noProof/>
          <w:szCs w:val="24"/>
        </w:rPr>
        <w:tab/>
        <w:t>D. Reinsel, J. Gantz, and J. Rydning, “The Digitization of the World - From Edge to Core,” 2018. [Online]. Available: https://www.seagate.com/files/www-content/our-story/trends/files/idc-seagate-dataage-whitepaper.pdf.</w:t>
      </w:r>
    </w:p>
    <w:p w:rsidR="00134542" w:rsidRPr="00134542" w:rsidRDefault="00134542" w:rsidP="00134542">
      <w:pPr>
        <w:autoSpaceDE w:val="0"/>
        <w:adjustRightInd w:val="0"/>
        <w:spacing w:line="240" w:lineRule="exact"/>
        <w:ind w:left="640" w:hanging="640"/>
        <w:rPr>
          <w:noProof/>
          <w:szCs w:val="24"/>
        </w:rPr>
      </w:pPr>
      <w:r w:rsidRPr="00134542">
        <w:rPr>
          <w:noProof/>
          <w:szCs w:val="24"/>
        </w:rPr>
        <w:t>[2]</w:t>
      </w:r>
      <w:r w:rsidRPr="00134542">
        <w:rPr>
          <w:noProof/>
          <w:szCs w:val="24"/>
        </w:rPr>
        <w:tab/>
        <w:t>Domo, “Data Never Sleeps 7.0,” 2019. https://www.domo.com/learn/data-never-sleeps-7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3]</w:t>
      </w:r>
      <w:r w:rsidRPr="00134542">
        <w:rPr>
          <w:noProof/>
          <w:szCs w:val="24"/>
        </w:rPr>
        <w:tab/>
        <w:t xml:space="preserve">Y. Chawathe, S. Ratnasamy, L. Breslau, N. Lanham, and S. Shenker, “Making Gnutella-like P2P Systems Scalable,” </w:t>
      </w:r>
      <w:r w:rsidRPr="00134542">
        <w:rPr>
          <w:i/>
          <w:iCs/>
          <w:noProof/>
          <w:szCs w:val="24"/>
        </w:rPr>
        <w:t>Comput. Commun. Rev.</w:t>
      </w:r>
      <w:r w:rsidRPr="00134542">
        <w:rPr>
          <w:noProof/>
          <w:szCs w:val="24"/>
        </w:rPr>
        <w:t>, vol. 33, no. 4, pp. 407–418.</w:t>
      </w:r>
    </w:p>
    <w:p w:rsidR="00134542" w:rsidRPr="00134542" w:rsidRDefault="00134542" w:rsidP="00134542">
      <w:pPr>
        <w:autoSpaceDE w:val="0"/>
        <w:adjustRightInd w:val="0"/>
        <w:spacing w:line="240" w:lineRule="exact"/>
        <w:ind w:left="640" w:hanging="640"/>
        <w:rPr>
          <w:noProof/>
          <w:szCs w:val="24"/>
        </w:rPr>
      </w:pPr>
      <w:r w:rsidRPr="00134542">
        <w:rPr>
          <w:noProof/>
          <w:szCs w:val="24"/>
        </w:rPr>
        <w:t>[4]</w:t>
      </w:r>
      <w:r w:rsidRPr="00134542">
        <w:rPr>
          <w:noProof/>
          <w:szCs w:val="24"/>
        </w:rPr>
        <w:tab/>
        <w:t xml:space="preserve">M. Gowan, “Requiem for Napster,” </w:t>
      </w:r>
      <w:r w:rsidRPr="00134542">
        <w:rPr>
          <w:i/>
          <w:iCs/>
          <w:noProof/>
          <w:szCs w:val="24"/>
        </w:rPr>
        <w:t>PC World</w:t>
      </w:r>
      <w:r w:rsidRPr="00134542">
        <w:rPr>
          <w:noProof/>
          <w:szCs w:val="24"/>
        </w:rPr>
        <w:t>, 2002. https://www.pcworld.idg.com.au/article/22380/requiem_napster/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5]</w:t>
      </w:r>
      <w:r w:rsidRPr="00134542">
        <w:rPr>
          <w:noProof/>
          <w:szCs w:val="24"/>
        </w:rPr>
        <w:tab/>
        <w:t xml:space="preserve">M. Richtel, “Napster Is Told to Remain Shut,” </w:t>
      </w:r>
      <w:r w:rsidRPr="00134542">
        <w:rPr>
          <w:i/>
          <w:iCs/>
          <w:noProof/>
          <w:szCs w:val="24"/>
        </w:rPr>
        <w:t>The New York Times</w:t>
      </w:r>
      <w:r w:rsidRPr="00134542">
        <w:rPr>
          <w:noProof/>
          <w:szCs w:val="24"/>
        </w:rPr>
        <w:t>, 2001. https://www.nytimes.com/2001/07/12/technology/ebusiness/napster-is-told-to-remain-shut.html.</w:t>
      </w:r>
    </w:p>
    <w:p w:rsidR="00134542" w:rsidRPr="00134542" w:rsidRDefault="00134542" w:rsidP="00134542">
      <w:pPr>
        <w:autoSpaceDE w:val="0"/>
        <w:adjustRightInd w:val="0"/>
        <w:spacing w:line="240" w:lineRule="exact"/>
        <w:ind w:left="640" w:hanging="640"/>
        <w:rPr>
          <w:noProof/>
          <w:szCs w:val="24"/>
        </w:rPr>
      </w:pPr>
      <w:r w:rsidRPr="00134542">
        <w:rPr>
          <w:noProof/>
          <w:szCs w:val="24"/>
        </w:rPr>
        <w:t>[6]</w:t>
      </w:r>
      <w:r w:rsidRPr="00134542">
        <w:rPr>
          <w:noProof/>
          <w:szCs w:val="24"/>
        </w:rPr>
        <w:tab/>
        <w:t xml:space="preserve">Wikipedia, “Gnutella,” </w:t>
      </w:r>
      <w:r w:rsidRPr="00134542">
        <w:rPr>
          <w:i/>
          <w:iCs/>
          <w:noProof/>
          <w:szCs w:val="24"/>
        </w:rPr>
        <w:t>Wikipedia</w:t>
      </w:r>
      <w:r w:rsidRPr="00134542">
        <w:rPr>
          <w:noProof/>
          <w:szCs w:val="24"/>
        </w:rPr>
        <w:t>. https://en.wikipedia.org/wiki/Gnutella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7]</w:t>
      </w:r>
      <w:r w:rsidRPr="00134542">
        <w:rPr>
          <w:noProof/>
          <w:szCs w:val="24"/>
        </w:rPr>
        <w:tab/>
        <w:t xml:space="preserve">S. Ratnasamy, P. Francis, M. Handley, R. Karp, and S. Schenker, “A scalable content-addressable network,” </w:t>
      </w:r>
      <w:r w:rsidRPr="00134542">
        <w:rPr>
          <w:i/>
          <w:iCs/>
          <w:noProof/>
          <w:szCs w:val="24"/>
        </w:rPr>
        <w:t>Comput. Commun. Rev.</w:t>
      </w:r>
      <w:r w:rsidRPr="00134542">
        <w:rPr>
          <w:noProof/>
          <w:szCs w:val="24"/>
        </w:rPr>
        <w:t>, vol. 31, no. 4, pp. 161–172, 2001, doi: 10.1145/964723.383072.</w:t>
      </w:r>
    </w:p>
    <w:p w:rsidR="00134542" w:rsidRPr="00134542" w:rsidRDefault="00134542" w:rsidP="00134542">
      <w:pPr>
        <w:autoSpaceDE w:val="0"/>
        <w:adjustRightInd w:val="0"/>
        <w:spacing w:line="240" w:lineRule="exact"/>
        <w:ind w:left="640" w:hanging="640"/>
        <w:rPr>
          <w:noProof/>
          <w:szCs w:val="24"/>
        </w:rPr>
      </w:pPr>
      <w:r w:rsidRPr="00134542">
        <w:rPr>
          <w:noProof/>
          <w:szCs w:val="24"/>
        </w:rPr>
        <w:t>[8]</w:t>
      </w:r>
      <w:r w:rsidRPr="00134542">
        <w:rPr>
          <w:noProof/>
          <w:szCs w:val="24"/>
        </w:rPr>
        <w:tab/>
        <w:t xml:space="preserve">I. Stoica, R. Morris, D. Karger, M. F. Kaashoek, and H. Balakrishnan, “Chord: A scalable peer-to-peer lookup service for internet applications,” </w:t>
      </w:r>
      <w:r w:rsidRPr="00134542">
        <w:rPr>
          <w:i/>
          <w:iCs/>
          <w:noProof/>
          <w:szCs w:val="24"/>
        </w:rPr>
        <w:t>Comput. Commun. Rev.</w:t>
      </w:r>
      <w:r w:rsidRPr="00134542">
        <w:rPr>
          <w:noProof/>
          <w:szCs w:val="24"/>
        </w:rPr>
        <w:t>, vol. 31, no. 4, pp. 149–160, 2001, doi: 10.1145/964723.383071.</w:t>
      </w:r>
    </w:p>
    <w:p w:rsidR="00134542" w:rsidRPr="00134542" w:rsidRDefault="00134542" w:rsidP="00134542">
      <w:pPr>
        <w:autoSpaceDE w:val="0"/>
        <w:adjustRightInd w:val="0"/>
        <w:spacing w:line="240" w:lineRule="exact"/>
        <w:ind w:left="640" w:hanging="640"/>
        <w:rPr>
          <w:noProof/>
          <w:szCs w:val="24"/>
        </w:rPr>
      </w:pPr>
      <w:r w:rsidRPr="00134542">
        <w:rPr>
          <w:noProof/>
          <w:szCs w:val="24"/>
        </w:rPr>
        <w:t>[9]</w:t>
      </w:r>
      <w:r w:rsidRPr="00134542">
        <w:rPr>
          <w:noProof/>
          <w:szCs w:val="24"/>
        </w:rPr>
        <w:tab/>
        <w:t xml:space="preserve">I. Stoica </w:t>
      </w:r>
      <w:r w:rsidRPr="00134542">
        <w:rPr>
          <w:i/>
          <w:iCs/>
          <w:noProof/>
          <w:szCs w:val="24"/>
        </w:rPr>
        <w:t>et al.</w:t>
      </w:r>
      <w:r w:rsidRPr="00134542">
        <w:rPr>
          <w:noProof/>
          <w:szCs w:val="24"/>
        </w:rPr>
        <w:t>, “Chord: A Scalable Peer-to-peer Lookup Protocol for Internet Applications,” 2001.</w:t>
      </w:r>
    </w:p>
    <w:p w:rsidR="00134542" w:rsidRPr="00134542" w:rsidRDefault="00134542" w:rsidP="00134542">
      <w:pPr>
        <w:autoSpaceDE w:val="0"/>
        <w:adjustRightInd w:val="0"/>
        <w:spacing w:line="240" w:lineRule="exact"/>
        <w:ind w:left="640" w:hanging="640"/>
        <w:rPr>
          <w:noProof/>
          <w:szCs w:val="24"/>
        </w:rPr>
      </w:pPr>
      <w:r w:rsidRPr="00134542">
        <w:rPr>
          <w:noProof/>
          <w:szCs w:val="24"/>
        </w:rPr>
        <w:t>[10]</w:t>
      </w:r>
      <w:r w:rsidRPr="00134542">
        <w:rPr>
          <w:noProof/>
          <w:szCs w:val="24"/>
        </w:rPr>
        <w:tab/>
        <w:t xml:space="preserve">P. Maymounkov and D. Mazières, “Kademlia: A peer-to-peer information system based on the XOR metric,” </w:t>
      </w:r>
      <w:r w:rsidRPr="00134542">
        <w:rPr>
          <w:i/>
          <w:iCs/>
          <w:noProof/>
          <w:szCs w:val="24"/>
        </w:rPr>
        <w:t>Lect. Notes Comput. Sci. (including Subser. Lect. Notes Artif. Intell. Lect. Notes Bioinformatics)</w:t>
      </w:r>
      <w:r w:rsidRPr="00134542">
        <w:rPr>
          <w:noProof/>
          <w:szCs w:val="24"/>
        </w:rPr>
        <w:t>, vol. 2429, pp. 53–65, 2002.</w:t>
      </w:r>
    </w:p>
    <w:p w:rsidR="00134542" w:rsidRPr="00134542" w:rsidRDefault="00134542" w:rsidP="00134542">
      <w:pPr>
        <w:autoSpaceDE w:val="0"/>
        <w:adjustRightInd w:val="0"/>
        <w:spacing w:line="240" w:lineRule="exact"/>
        <w:ind w:left="640" w:hanging="640"/>
        <w:rPr>
          <w:noProof/>
          <w:szCs w:val="24"/>
        </w:rPr>
      </w:pPr>
      <w:r w:rsidRPr="00134542">
        <w:rPr>
          <w:noProof/>
          <w:szCs w:val="24"/>
        </w:rPr>
        <w:t>[11]</w:t>
      </w:r>
      <w:r w:rsidRPr="00134542">
        <w:rPr>
          <w:noProof/>
          <w:szCs w:val="24"/>
        </w:rPr>
        <w:tab/>
        <w:t>P. K. Gummadi, S. Saroiu, and S. D. Gribble, “A measurement study of Napster and Gnutella as examples of peer-to-peer file sharing systems,” vol. 32, no. 1, pp. 82–82, doi: 10.1145/510726.510756.</w:t>
      </w:r>
    </w:p>
    <w:p w:rsidR="00134542" w:rsidRPr="00134542" w:rsidRDefault="00134542" w:rsidP="00134542">
      <w:pPr>
        <w:autoSpaceDE w:val="0"/>
        <w:adjustRightInd w:val="0"/>
        <w:spacing w:line="240" w:lineRule="exact"/>
        <w:ind w:left="640" w:hanging="640"/>
        <w:rPr>
          <w:noProof/>
          <w:szCs w:val="24"/>
        </w:rPr>
      </w:pPr>
      <w:r w:rsidRPr="00134542">
        <w:rPr>
          <w:noProof/>
          <w:szCs w:val="24"/>
        </w:rPr>
        <w:t>[12]</w:t>
      </w:r>
      <w:r w:rsidRPr="00134542">
        <w:rPr>
          <w:noProof/>
          <w:szCs w:val="24"/>
        </w:rPr>
        <w:tab/>
        <w:t xml:space="preserve">J. Aspnes and G. Shah, “Skip graphs,” </w:t>
      </w:r>
      <w:r w:rsidRPr="00134542">
        <w:rPr>
          <w:i/>
          <w:iCs/>
          <w:noProof/>
          <w:szCs w:val="24"/>
        </w:rPr>
        <w:t>ACM Trans. Algorithms</w:t>
      </w:r>
      <w:r w:rsidRPr="00134542">
        <w:rPr>
          <w:noProof/>
          <w:szCs w:val="24"/>
        </w:rPr>
        <w:t>, vol. 3, no. 4, pp. 37-es, doi: 10.1145/1290672.1290674.</w:t>
      </w:r>
    </w:p>
    <w:p w:rsidR="00134542" w:rsidRPr="00134542" w:rsidRDefault="00134542" w:rsidP="00134542">
      <w:pPr>
        <w:autoSpaceDE w:val="0"/>
        <w:adjustRightInd w:val="0"/>
        <w:spacing w:line="240" w:lineRule="exact"/>
        <w:ind w:left="640" w:hanging="640"/>
        <w:rPr>
          <w:noProof/>
          <w:szCs w:val="24"/>
        </w:rPr>
      </w:pPr>
      <w:r w:rsidRPr="00134542">
        <w:rPr>
          <w:noProof/>
          <w:szCs w:val="24"/>
        </w:rPr>
        <w:t>[13]</w:t>
      </w:r>
      <w:r w:rsidRPr="0013454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4]</w:t>
      </w:r>
      <w:r w:rsidRPr="00134542">
        <w:rPr>
          <w:noProof/>
          <w:szCs w:val="24"/>
        </w:rPr>
        <w:tab/>
        <w:t>Elixir, “Application - Elixir v1.10.4.” https://hexdocs.pm/elixir/1.10.4/Application.html (accessed Aug. 14,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5]</w:t>
      </w:r>
      <w:r w:rsidRPr="00134542">
        <w:rPr>
          <w:noProof/>
          <w:szCs w:val="24"/>
        </w:rPr>
        <w:tab/>
        <w:t>Erlang, “OTP Design Principles - Erlang.” https://erlang.org/doc/design_principles/des_princ.html#applications (accessed Aug. 14,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6]</w:t>
      </w:r>
      <w:r w:rsidRPr="00134542">
        <w:rPr>
          <w:noProof/>
          <w:szCs w:val="24"/>
        </w:rPr>
        <w:tab/>
        <w:t>Elixir, “GenServer - Elixir v1.10.4.” https://hexdocs.pm/elixir/1.10.4/GenServer.html (accessed Aug. 14, 2020).</w:t>
      </w:r>
    </w:p>
    <w:p w:rsidR="00134542" w:rsidRPr="00134542" w:rsidRDefault="00134542" w:rsidP="00134542">
      <w:pPr>
        <w:autoSpaceDE w:val="0"/>
        <w:adjustRightInd w:val="0"/>
        <w:spacing w:line="240" w:lineRule="exact"/>
        <w:ind w:left="640" w:hanging="640"/>
        <w:rPr>
          <w:noProof/>
        </w:rPr>
      </w:pPr>
      <w:r w:rsidRPr="00134542">
        <w:rPr>
          <w:noProof/>
          <w:szCs w:val="24"/>
        </w:rPr>
        <w:lastRenderedPageBreak/>
        <w:t>[17]</w:t>
      </w:r>
      <w:r w:rsidRPr="00134542">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0576" w:rsidRDefault="00BA0576">
      <w:r>
        <w:separator/>
      </w:r>
    </w:p>
  </w:endnote>
  <w:endnote w:type="continuationSeparator" w:id="0">
    <w:p w:rsidR="00BA0576" w:rsidRDefault="00BA0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3317" w:rsidRDefault="00E63317">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3317" w:rsidRDefault="00E633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3317" w:rsidRDefault="00E6331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3317" w:rsidRDefault="00E633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0576" w:rsidRDefault="00BA0576">
      <w:r>
        <w:rPr>
          <w:color w:val="000000"/>
        </w:rPr>
        <w:separator/>
      </w:r>
    </w:p>
  </w:footnote>
  <w:footnote w:type="continuationSeparator" w:id="0">
    <w:p w:rsidR="00BA0576" w:rsidRDefault="00BA05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6"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7"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8"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0"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6"/>
  </w:num>
  <w:num w:numId="2">
    <w:abstractNumId w:val="7"/>
  </w:num>
  <w:num w:numId="3">
    <w:abstractNumId w:val="5"/>
  </w:num>
  <w:num w:numId="4">
    <w:abstractNumId w:val="4"/>
  </w:num>
  <w:num w:numId="5">
    <w:abstractNumId w:val="0"/>
  </w:num>
  <w:num w:numId="6">
    <w:abstractNumId w:val="4"/>
    <w:lvlOverride w:ilvl="0">
      <w:startOverride w:val="1"/>
    </w:lvlOverride>
  </w:num>
  <w:num w:numId="7">
    <w:abstractNumId w:val="9"/>
  </w:num>
  <w:num w:numId="8">
    <w:abstractNumId w:val="3"/>
  </w:num>
  <w:num w:numId="9">
    <w:abstractNumId w:val="12"/>
  </w:num>
  <w:num w:numId="10">
    <w:abstractNumId w:val="2"/>
  </w:num>
  <w:num w:numId="11">
    <w:abstractNumId w:val="8"/>
  </w:num>
  <w:num w:numId="12">
    <w:abstractNumId w:val="11"/>
  </w:num>
  <w:num w:numId="13">
    <w:abstractNumId w:val="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30D90"/>
    <w:rsid w:val="000319FF"/>
    <w:rsid w:val="000359B9"/>
    <w:rsid w:val="00043855"/>
    <w:rsid w:val="00047DAF"/>
    <w:rsid w:val="00050478"/>
    <w:rsid w:val="000724A6"/>
    <w:rsid w:val="00077AEC"/>
    <w:rsid w:val="000A059E"/>
    <w:rsid w:val="000A07F1"/>
    <w:rsid w:val="000A6FB0"/>
    <w:rsid w:val="000A7621"/>
    <w:rsid w:val="000C11CD"/>
    <w:rsid w:val="000C2EC4"/>
    <w:rsid w:val="000D05EE"/>
    <w:rsid w:val="000D4AC7"/>
    <w:rsid w:val="000D7EDC"/>
    <w:rsid w:val="000E1EC1"/>
    <w:rsid w:val="000E213C"/>
    <w:rsid w:val="000E40AE"/>
    <w:rsid w:val="000E778D"/>
    <w:rsid w:val="000F4DE0"/>
    <w:rsid w:val="000F7811"/>
    <w:rsid w:val="00100E5C"/>
    <w:rsid w:val="00103C4F"/>
    <w:rsid w:val="00105AE5"/>
    <w:rsid w:val="001100D4"/>
    <w:rsid w:val="00110618"/>
    <w:rsid w:val="00110F63"/>
    <w:rsid w:val="001122B2"/>
    <w:rsid w:val="00123C37"/>
    <w:rsid w:val="00134542"/>
    <w:rsid w:val="00135AA7"/>
    <w:rsid w:val="00141B08"/>
    <w:rsid w:val="0015240A"/>
    <w:rsid w:val="0015284D"/>
    <w:rsid w:val="0015748C"/>
    <w:rsid w:val="0016462C"/>
    <w:rsid w:val="0016482B"/>
    <w:rsid w:val="001657C0"/>
    <w:rsid w:val="001658C2"/>
    <w:rsid w:val="001751CB"/>
    <w:rsid w:val="001775C1"/>
    <w:rsid w:val="00184834"/>
    <w:rsid w:val="00196CE4"/>
    <w:rsid w:val="00197C90"/>
    <w:rsid w:val="001C2F8B"/>
    <w:rsid w:val="001C6067"/>
    <w:rsid w:val="001C62C3"/>
    <w:rsid w:val="001D5CCF"/>
    <w:rsid w:val="001E05E2"/>
    <w:rsid w:val="001F635D"/>
    <w:rsid w:val="001F6C97"/>
    <w:rsid w:val="00200094"/>
    <w:rsid w:val="00210B03"/>
    <w:rsid w:val="0021441C"/>
    <w:rsid w:val="002225F0"/>
    <w:rsid w:val="002319BA"/>
    <w:rsid w:val="0024103A"/>
    <w:rsid w:val="00243025"/>
    <w:rsid w:val="00250CB1"/>
    <w:rsid w:val="00263D3D"/>
    <w:rsid w:val="00264F47"/>
    <w:rsid w:val="002659B6"/>
    <w:rsid w:val="00277FC6"/>
    <w:rsid w:val="00280339"/>
    <w:rsid w:val="002812AB"/>
    <w:rsid w:val="00283237"/>
    <w:rsid w:val="00283A54"/>
    <w:rsid w:val="00291D39"/>
    <w:rsid w:val="002A3B79"/>
    <w:rsid w:val="002B39DE"/>
    <w:rsid w:val="002C077E"/>
    <w:rsid w:val="002E04C7"/>
    <w:rsid w:val="002E12B8"/>
    <w:rsid w:val="002E758E"/>
    <w:rsid w:val="002E7E92"/>
    <w:rsid w:val="003028AD"/>
    <w:rsid w:val="00320057"/>
    <w:rsid w:val="0032147A"/>
    <w:rsid w:val="003274B5"/>
    <w:rsid w:val="0032770F"/>
    <w:rsid w:val="0033184F"/>
    <w:rsid w:val="00335EE9"/>
    <w:rsid w:val="003436F3"/>
    <w:rsid w:val="00350752"/>
    <w:rsid w:val="00355474"/>
    <w:rsid w:val="003564F0"/>
    <w:rsid w:val="003632A2"/>
    <w:rsid w:val="00363E5E"/>
    <w:rsid w:val="003646E2"/>
    <w:rsid w:val="003674BF"/>
    <w:rsid w:val="00370B5B"/>
    <w:rsid w:val="003718DE"/>
    <w:rsid w:val="00372B83"/>
    <w:rsid w:val="00372CCA"/>
    <w:rsid w:val="00375B67"/>
    <w:rsid w:val="0037656B"/>
    <w:rsid w:val="003773A8"/>
    <w:rsid w:val="003830AC"/>
    <w:rsid w:val="00392281"/>
    <w:rsid w:val="0039230D"/>
    <w:rsid w:val="0039780F"/>
    <w:rsid w:val="003A01B7"/>
    <w:rsid w:val="003A4235"/>
    <w:rsid w:val="003B4F2E"/>
    <w:rsid w:val="003C7A8B"/>
    <w:rsid w:val="003D38E2"/>
    <w:rsid w:val="003E205E"/>
    <w:rsid w:val="003F1525"/>
    <w:rsid w:val="003F562A"/>
    <w:rsid w:val="003F6657"/>
    <w:rsid w:val="0040269B"/>
    <w:rsid w:val="00427690"/>
    <w:rsid w:val="00436A0F"/>
    <w:rsid w:val="004372C2"/>
    <w:rsid w:val="00442074"/>
    <w:rsid w:val="00450A56"/>
    <w:rsid w:val="00454FE7"/>
    <w:rsid w:val="00457A76"/>
    <w:rsid w:val="00457CFF"/>
    <w:rsid w:val="00463E43"/>
    <w:rsid w:val="004642B2"/>
    <w:rsid w:val="00470DF4"/>
    <w:rsid w:val="00492067"/>
    <w:rsid w:val="00495714"/>
    <w:rsid w:val="004A0383"/>
    <w:rsid w:val="004A1539"/>
    <w:rsid w:val="004B7468"/>
    <w:rsid w:val="004C0549"/>
    <w:rsid w:val="004C0B74"/>
    <w:rsid w:val="004D5A6F"/>
    <w:rsid w:val="004E2BB5"/>
    <w:rsid w:val="004E33AA"/>
    <w:rsid w:val="004F39BE"/>
    <w:rsid w:val="004F5828"/>
    <w:rsid w:val="00501018"/>
    <w:rsid w:val="00521905"/>
    <w:rsid w:val="00522AD7"/>
    <w:rsid w:val="00542548"/>
    <w:rsid w:val="005450CB"/>
    <w:rsid w:val="00563A85"/>
    <w:rsid w:val="005700C9"/>
    <w:rsid w:val="005753B4"/>
    <w:rsid w:val="00580750"/>
    <w:rsid w:val="00581F57"/>
    <w:rsid w:val="0058319E"/>
    <w:rsid w:val="00584AD3"/>
    <w:rsid w:val="005863D2"/>
    <w:rsid w:val="00587199"/>
    <w:rsid w:val="005907EA"/>
    <w:rsid w:val="00596862"/>
    <w:rsid w:val="005A616D"/>
    <w:rsid w:val="005B1842"/>
    <w:rsid w:val="005B4A10"/>
    <w:rsid w:val="005C2412"/>
    <w:rsid w:val="005C7159"/>
    <w:rsid w:val="005C7A62"/>
    <w:rsid w:val="005D196D"/>
    <w:rsid w:val="005E1C1C"/>
    <w:rsid w:val="005F1158"/>
    <w:rsid w:val="0061050B"/>
    <w:rsid w:val="0061192F"/>
    <w:rsid w:val="006136D4"/>
    <w:rsid w:val="00624B9D"/>
    <w:rsid w:val="00633BB5"/>
    <w:rsid w:val="00635D54"/>
    <w:rsid w:val="00640A87"/>
    <w:rsid w:val="006458AB"/>
    <w:rsid w:val="006517E7"/>
    <w:rsid w:val="0067210E"/>
    <w:rsid w:val="00681A59"/>
    <w:rsid w:val="00687250"/>
    <w:rsid w:val="00690DB2"/>
    <w:rsid w:val="00691851"/>
    <w:rsid w:val="00694EFA"/>
    <w:rsid w:val="006A4CB4"/>
    <w:rsid w:val="006C202C"/>
    <w:rsid w:val="006F1DA7"/>
    <w:rsid w:val="006F513A"/>
    <w:rsid w:val="006F5B32"/>
    <w:rsid w:val="006F731D"/>
    <w:rsid w:val="00701A2B"/>
    <w:rsid w:val="00713AA2"/>
    <w:rsid w:val="00714A75"/>
    <w:rsid w:val="00716D6B"/>
    <w:rsid w:val="00726BC9"/>
    <w:rsid w:val="0073070E"/>
    <w:rsid w:val="007358BF"/>
    <w:rsid w:val="0074083B"/>
    <w:rsid w:val="00742685"/>
    <w:rsid w:val="00742778"/>
    <w:rsid w:val="007432CD"/>
    <w:rsid w:val="00747450"/>
    <w:rsid w:val="00756B15"/>
    <w:rsid w:val="007603AC"/>
    <w:rsid w:val="007606F4"/>
    <w:rsid w:val="00763FA2"/>
    <w:rsid w:val="00766E3C"/>
    <w:rsid w:val="007820C0"/>
    <w:rsid w:val="00784720"/>
    <w:rsid w:val="00785721"/>
    <w:rsid w:val="00787F3B"/>
    <w:rsid w:val="007A0F08"/>
    <w:rsid w:val="007C69AD"/>
    <w:rsid w:val="007E4A07"/>
    <w:rsid w:val="007F12D8"/>
    <w:rsid w:val="007F292F"/>
    <w:rsid w:val="007F4374"/>
    <w:rsid w:val="007F4F69"/>
    <w:rsid w:val="00805A09"/>
    <w:rsid w:val="0080745F"/>
    <w:rsid w:val="0082110E"/>
    <w:rsid w:val="0082591B"/>
    <w:rsid w:val="008304BD"/>
    <w:rsid w:val="00836AC4"/>
    <w:rsid w:val="0087086E"/>
    <w:rsid w:val="00874DA1"/>
    <w:rsid w:val="008768A0"/>
    <w:rsid w:val="00877011"/>
    <w:rsid w:val="0088025D"/>
    <w:rsid w:val="00890147"/>
    <w:rsid w:val="008919F3"/>
    <w:rsid w:val="008A1E98"/>
    <w:rsid w:val="008D1C9B"/>
    <w:rsid w:val="008D4417"/>
    <w:rsid w:val="008D5FA3"/>
    <w:rsid w:val="008D718F"/>
    <w:rsid w:val="008E4E42"/>
    <w:rsid w:val="008E6222"/>
    <w:rsid w:val="009009F9"/>
    <w:rsid w:val="00905D71"/>
    <w:rsid w:val="00911DCD"/>
    <w:rsid w:val="0091689F"/>
    <w:rsid w:val="00921677"/>
    <w:rsid w:val="00921AF3"/>
    <w:rsid w:val="00922C0D"/>
    <w:rsid w:val="00930229"/>
    <w:rsid w:val="00937CFF"/>
    <w:rsid w:val="0094468B"/>
    <w:rsid w:val="00950E42"/>
    <w:rsid w:val="00953709"/>
    <w:rsid w:val="00962673"/>
    <w:rsid w:val="009668B6"/>
    <w:rsid w:val="009704B2"/>
    <w:rsid w:val="00971D2C"/>
    <w:rsid w:val="00983011"/>
    <w:rsid w:val="009912D5"/>
    <w:rsid w:val="0099508A"/>
    <w:rsid w:val="009F025F"/>
    <w:rsid w:val="009F24F1"/>
    <w:rsid w:val="009F28A6"/>
    <w:rsid w:val="009F5382"/>
    <w:rsid w:val="00A01536"/>
    <w:rsid w:val="00A053C6"/>
    <w:rsid w:val="00A10576"/>
    <w:rsid w:val="00A25AE3"/>
    <w:rsid w:val="00A34F05"/>
    <w:rsid w:val="00A41669"/>
    <w:rsid w:val="00A41A0B"/>
    <w:rsid w:val="00A43575"/>
    <w:rsid w:val="00A44F46"/>
    <w:rsid w:val="00A7380A"/>
    <w:rsid w:val="00A75CCA"/>
    <w:rsid w:val="00A776E7"/>
    <w:rsid w:val="00A77901"/>
    <w:rsid w:val="00A8605D"/>
    <w:rsid w:val="00A93B4F"/>
    <w:rsid w:val="00A9469A"/>
    <w:rsid w:val="00AB463D"/>
    <w:rsid w:val="00AC2CFD"/>
    <w:rsid w:val="00AC39E0"/>
    <w:rsid w:val="00AC4565"/>
    <w:rsid w:val="00AC6688"/>
    <w:rsid w:val="00AD5604"/>
    <w:rsid w:val="00AE3C1B"/>
    <w:rsid w:val="00AE5B58"/>
    <w:rsid w:val="00AE69CD"/>
    <w:rsid w:val="00AE71B7"/>
    <w:rsid w:val="00AF0D0A"/>
    <w:rsid w:val="00AF1788"/>
    <w:rsid w:val="00AF1FBA"/>
    <w:rsid w:val="00B004F2"/>
    <w:rsid w:val="00B0057A"/>
    <w:rsid w:val="00B05473"/>
    <w:rsid w:val="00B0645F"/>
    <w:rsid w:val="00B12080"/>
    <w:rsid w:val="00B21F36"/>
    <w:rsid w:val="00B25403"/>
    <w:rsid w:val="00B2548E"/>
    <w:rsid w:val="00B27065"/>
    <w:rsid w:val="00B3344C"/>
    <w:rsid w:val="00B45FFE"/>
    <w:rsid w:val="00B46DB4"/>
    <w:rsid w:val="00B56049"/>
    <w:rsid w:val="00B60954"/>
    <w:rsid w:val="00B646C6"/>
    <w:rsid w:val="00B65AC2"/>
    <w:rsid w:val="00B84ED7"/>
    <w:rsid w:val="00B86A23"/>
    <w:rsid w:val="00B86CBF"/>
    <w:rsid w:val="00B94C27"/>
    <w:rsid w:val="00BA0576"/>
    <w:rsid w:val="00BA7E1E"/>
    <w:rsid w:val="00BB17CD"/>
    <w:rsid w:val="00BC3C15"/>
    <w:rsid w:val="00BD22F1"/>
    <w:rsid w:val="00BD3276"/>
    <w:rsid w:val="00BD4022"/>
    <w:rsid w:val="00BD6E57"/>
    <w:rsid w:val="00BF4454"/>
    <w:rsid w:val="00BF5BC1"/>
    <w:rsid w:val="00C02368"/>
    <w:rsid w:val="00C023AD"/>
    <w:rsid w:val="00C05F0D"/>
    <w:rsid w:val="00C07B93"/>
    <w:rsid w:val="00C12D8B"/>
    <w:rsid w:val="00C30AC3"/>
    <w:rsid w:val="00C31E74"/>
    <w:rsid w:val="00C34F06"/>
    <w:rsid w:val="00C43916"/>
    <w:rsid w:val="00C4431C"/>
    <w:rsid w:val="00C47FD4"/>
    <w:rsid w:val="00C52B84"/>
    <w:rsid w:val="00C54F59"/>
    <w:rsid w:val="00C56494"/>
    <w:rsid w:val="00C57153"/>
    <w:rsid w:val="00C6267B"/>
    <w:rsid w:val="00C648EA"/>
    <w:rsid w:val="00C72C94"/>
    <w:rsid w:val="00C76471"/>
    <w:rsid w:val="00C833C4"/>
    <w:rsid w:val="00C93445"/>
    <w:rsid w:val="00C968D4"/>
    <w:rsid w:val="00CB74F5"/>
    <w:rsid w:val="00CC2355"/>
    <w:rsid w:val="00CD5FDE"/>
    <w:rsid w:val="00CD6751"/>
    <w:rsid w:val="00CD7D8D"/>
    <w:rsid w:val="00CE51AD"/>
    <w:rsid w:val="00CF0BCF"/>
    <w:rsid w:val="00D150C3"/>
    <w:rsid w:val="00D15B5B"/>
    <w:rsid w:val="00D462B6"/>
    <w:rsid w:val="00D46333"/>
    <w:rsid w:val="00D474A1"/>
    <w:rsid w:val="00D5632E"/>
    <w:rsid w:val="00D60C3D"/>
    <w:rsid w:val="00D61C7C"/>
    <w:rsid w:val="00D71A36"/>
    <w:rsid w:val="00D75A1F"/>
    <w:rsid w:val="00D91B6C"/>
    <w:rsid w:val="00DA16B2"/>
    <w:rsid w:val="00DA4AF4"/>
    <w:rsid w:val="00DA67D7"/>
    <w:rsid w:val="00DB1975"/>
    <w:rsid w:val="00DB264B"/>
    <w:rsid w:val="00DB7D65"/>
    <w:rsid w:val="00DC0923"/>
    <w:rsid w:val="00DC5454"/>
    <w:rsid w:val="00DD0F38"/>
    <w:rsid w:val="00DD71BB"/>
    <w:rsid w:val="00E117D8"/>
    <w:rsid w:val="00E2267A"/>
    <w:rsid w:val="00E235DA"/>
    <w:rsid w:val="00E24CAF"/>
    <w:rsid w:val="00E32F52"/>
    <w:rsid w:val="00E350D7"/>
    <w:rsid w:val="00E53961"/>
    <w:rsid w:val="00E5675D"/>
    <w:rsid w:val="00E63317"/>
    <w:rsid w:val="00E67DB9"/>
    <w:rsid w:val="00E8562A"/>
    <w:rsid w:val="00EB54CE"/>
    <w:rsid w:val="00EB6239"/>
    <w:rsid w:val="00EC1FA5"/>
    <w:rsid w:val="00EC25B7"/>
    <w:rsid w:val="00EC4696"/>
    <w:rsid w:val="00ED6028"/>
    <w:rsid w:val="00ED6D84"/>
    <w:rsid w:val="00EE4112"/>
    <w:rsid w:val="00EF109B"/>
    <w:rsid w:val="00EF763B"/>
    <w:rsid w:val="00F03571"/>
    <w:rsid w:val="00F03FB8"/>
    <w:rsid w:val="00F16062"/>
    <w:rsid w:val="00F213CB"/>
    <w:rsid w:val="00F65102"/>
    <w:rsid w:val="00F75222"/>
    <w:rsid w:val="00F75333"/>
    <w:rsid w:val="00F85614"/>
    <w:rsid w:val="00F91D9B"/>
    <w:rsid w:val="00F92672"/>
    <w:rsid w:val="00F93B23"/>
    <w:rsid w:val="00F962A2"/>
    <w:rsid w:val="00FA2EB3"/>
    <w:rsid w:val="00FB3048"/>
    <w:rsid w:val="00FC44BD"/>
    <w:rsid w:val="00FC55D2"/>
    <w:rsid w:val="00FC79E0"/>
    <w:rsid w:val="00FD006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393DB"/>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elixir-lang.org/install.html"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9B129-FABB-4546-956C-A79D6F9D2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5</TotalTime>
  <Pages>35</Pages>
  <Words>12992</Words>
  <Characters>74056</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8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273</cp:revision>
  <dcterms:created xsi:type="dcterms:W3CDTF">2020-07-23T11:38:00Z</dcterms:created>
  <dcterms:modified xsi:type="dcterms:W3CDTF">2020-08-2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